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5DBD4B18" w:rsidR="001916BD" w:rsidRDefault="00EA7F2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E</w:t>
      </w:r>
      <w:r w:rsidR="001916BD">
        <w:rPr>
          <w:rFonts w:ascii="Arial" w:hAnsi="Arial" w:cs="Arial"/>
          <w:sz w:val="24"/>
          <w:szCs w:val="24"/>
        </w:rPr>
        <w:t>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08B85051" w:rsidR="0049447C" w:rsidRDefault="00E87279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PARKING APP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3CFCB1E5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E87279">
        <w:rPr>
          <w:rFonts w:ascii="Arial" w:hAnsi="Arial" w:cs="Arial"/>
          <w:sz w:val="24"/>
          <w:szCs w:val="24"/>
        </w:rPr>
        <w:t>7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bookmarkStart w:id="0" w:name="_GoBack"/>
      <w:bookmarkEnd w:id="0"/>
    </w:p>
    <w:p w14:paraId="3418FC04" w14:textId="45417269" w:rsidR="00A72702" w:rsidRPr="00A72702" w:rsidRDefault="00E87279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ab/>
      </w: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1B4FD3C6" w14:textId="77777777" w:rsidR="00E87279" w:rsidRPr="00E87279" w:rsidRDefault="00EA7F22" w:rsidP="00E8727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I</w:t>
      </w:r>
      <w:r w:rsidR="00E56ADD">
        <w:rPr>
          <w:rFonts w:cs="Arial"/>
        </w:rPr>
        <w:t xml:space="preserve">mplementar um aplicativo Android para auxiliar em vagas de estacionamento. </w:t>
      </w:r>
    </w:p>
    <w:p w14:paraId="6B912F64" w14:textId="77777777" w:rsidR="00E87279" w:rsidRPr="00E87279" w:rsidRDefault="00EA7F22" w:rsidP="00E8727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L</w:t>
      </w:r>
      <w:r w:rsidR="00E56ADD">
        <w:rPr>
          <w:rFonts w:cs="Arial"/>
        </w:rPr>
        <w:t>ocalizar a posição atual do indivíduo, determinar se uma vaga está ocupada ou não</w:t>
      </w:r>
      <w:r w:rsidR="00E87279">
        <w:rPr>
          <w:rFonts w:cs="Arial"/>
        </w:rPr>
        <w:t>.</w:t>
      </w:r>
      <w:r w:rsidR="00E56ADD">
        <w:rPr>
          <w:rFonts w:cs="Arial"/>
        </w:rPr>
        <w:t xml:space="preserve"> </w:t>
      </w:r>
    </w:p>
    <w:p w14:paraId="02DE997E" w14:textId="77777777" w:rsidR="00E87279" w:rsidRPr="00E87279" w:rsidRDefault="00E87279" w:rsidP="00E8727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R</w:t>
      </w:r>
      <w:r w:rsidR="00E56ADD">
        <w:rPr>
          <w:rFonts w:cs="Arial"/>
        </w:rPr>
        <w:t>eservar e indicar o caminho para a vaga de estacionamento</w:t>
      </w:r>
      <w:r>
        <w:rPr>
          <w:rFonts w:cs="Arial"/>
        </w:rPr>
        <w:t>.</w:t>
      </w:r>
      <w:r w:rsidR="00E56ADD">
        <w:rPr>
          <w:rFonts w:cs="Arial"/>
        </w:rPr>
        <w:t xml:space="preserve"> </w:t>
      </w:r>
    </w:p>
    <w:p w14:paraId="109856A0" w14:textId="77777777" w:rsidR="00E87279" w:rsidRDefault="00E87279" w:rsidP="00E87279">
      <w:pPr>
        <w:pStyle w:val="Palavras-chave"/>
        <w:numPr>
          <w:ilvl w:val="0"/>
          <w:numId w:val="2"/>
        </w:numPr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>A</w:t>
      </w:r>
      <w:r w:rsidR="00E56ADD">
        <w:rPr>
          <w:rFonts w:cs="Arial"/>
        </w:rPr>
        <w:t>rmazenar a posição na qual o veículo foi estacionado.</w:t>
      </w:r>
    </w:p>
    <w:p w14:paraId="2BD41432" w14:textId="77777777" w:rsidR="00E87279" w:rsidRDefault="00E87279" w:rsidP="00E87279">
      <w:pPr>
        <w:pStyle w:val="Palavras-chave"/>
        <w:spacing w:after="0" w:line="360" w:lineRule="auto"/>
        <w:jc w:val="both"/>
        <w:rPr>
          <w:rFonts w:cs="Arial"/>
        </w:rPr>
      </w:pPr>
    </w:p>
    <w:p w14:paraId="62B26FDC" w14:textId="5FB4880C" w:rsidR="00E56ADD" w:rsidRPr="00E87279" w:rsidRDefault="00E56ADD" w:rsidP="00E87279">
      <w:pPr>
        <w:pStyle w:val="Palavras-chave"/>
        <w:spacing w:after="0" w:line="360" w:lineRule="auto"/>
        <w:ind w:firstLine="708"/>
        <w:jc w:val="both"/>
        <w:rPr>
          <w:rFonts w:cs="Arial"/>
          <w:b/>
        </w:rPr>
      </w:pPr>
      <w:r w:rsidRPr="00E87279">
        <w:rPr>
          <w:rFonts w:cs="Arial"/>
          <w:b/>
        </w:rPr>
        <w:t>2.2 Objetivos Específicos</w:t>
      </w:r>
    </w:p>
    <w:p w14:paraId="0DAD2049" w14:textId="0D0896A5" w:rsidR="00EA7F22" w:rsidRPr="00E87279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 w:rsidR="00E87279">
        <w:rPr>
          <w:rFonts w:cs="Arial"/>
          <w:b/>
        </w:rPr>
        <w:tab/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0FE19D43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</w:t>
      </w:r>
      <w:r w:rsidR="00EA7F22">
        <w:rPr>
          <w:rFonts w:cs="Arial"/>
        </w:rPr>
        <w:t xml:space="preserve"> </w:t>
      </w:r>
      <w:r>
        <w:rPr>
          <w:rFonts w:cs="Arial"/>
        </w:rPr>
        <w:t>RJ. O serviço mostra em um mapa da região em que o usuário deseja estacionar o seu carro. Uma linha contendo faixas de cores indica a facilidade de se encontrar uma vaga na região.</w:t>
      </w:r>
    </w:p>
    <w:p w14:paraId="63E59AE9" w14:textId="65919D26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</w:t>
      </w:r>
      <w:r w:rsidR="00EA7F22">
        <w:rPr>
          <w:rFonts w:cs="Arial"/>
        </w:rPr>
        <w:t>eço por hora são informadas</w:t>
      </w:r>
      <w:r>
        <w:rPr>
          <w:rFonts w:cs="Arial"/>
        </w:rPr>
        <w:t xml:space="preserve"> para o usuário.</w:t>
      </w:r>
    </w:p>
    <w:p w14:paraId="18E65642" w14:textId="0FB2BC27" w:rsid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Prossiga, empresa de software e automação para estacionamentos, possui um software gerenciador de garagens que faz uso de diversos tipos de sensores instalados sob as vagas. O sistema é capaz de informar vagas livre</w:t>
      </w:r>
      <w:r w:rsidR="00EA7F22">
        <w:rPr>
          <w:rFonts w:cs="Arial"/>
        </w:rPr>
        <w:t>s</w:t>
      </w:r>
      <w:r>
        <w:rPr>
          <w:rFonts w:cs="Arial"/>
        </w:rPr>
        <w:t xml:space="preserve"> e ocupadas, bem como </w:t>
      </w:r>
      <w:r w:rsidRPr="00EA7F22">
        <w:rPr>
          <w:rFonts w:cs="Arial"/>
          <w:b/>
        </w:rPr>
        <w:t>controlar a maneira com que os veículos ocupam as vagas</w:t>
      </w:r>
      <w:r w:rsidR="00EA7F22">
        <w:rPr>
          <w:rFonts w:cs="Arial"/>
        </w:rPr>
        <w:t>(???)</w:t>
      </w:r>
      <w:r>
        <w:rPr>
          <w:rFonts w:cs="Arial"/>
        </w:rPr>
        <w:t xml:space="preserve">. Ele é capaz também de sugerir maneiras de economizar energia desligando a iluminação em locais não utilizados da garagem. </w:t>
      </w:r>
      <w:r w:rsidRPr="00EA7F22">
        <w:rPr>
          <w:rFonts w:cs="Arial"/>
          <w:b/>
        </w:rPr>
        <w:t>O ponto negativo</w:t>
      </w:r>
      <w:r>
        <w:rPr>
          <w:rFonts w:cs="Arial"/>
        </w:rPr>
        <w:t xml:space="preserve"> </w:t>
      </w:r>
      <w:r w:rsidR="00EA7F22">
        <w:rPr>
          <w:rFonts w:cs="Arial"/>
        </w:rPr>
        <w:t xml:space="preserve">(Pq </w:t>
      </w:r>
      <w:r w:rsidR="00EA7F22">
        <w:rPr>
          <w:rFonts w:cs="Arial"/>
        </w:rPr>
        <w:lastRenderedPageBreak/>
        <w:t xml:space="preserve">negativo?) </w:t>
      </w:r>
      <w:r>
        <w:rPr>
          <w:rFonts w:cs="Arial"/>
        </w:rPr>
        <w:t>desta tecnologia é que ela está disponível apenas para o responsável do prédio.</w:t>
      </w:r>
    </w:p>
    <w:p w14:paraId="54D9D011" w14:textId="4C77EDC7" w:rsidR="00802777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auto"/>
          <w:spacing w:val="-5"/>
          <w:shd w:val="clear" w:color="auto" w:fill="FFFFFF"/>
        </w:rPr>
      </w:pPr>
      <w:r>
        <w:rPr>
          <w:rFonts w:cs="Arial"/>
          <w:color w:val="auto"/>
        </w:rPr>
        <w:t>A estância turística de Á</w:t>
      </w:r>
      <w:r w:rsidR="00802777" w:rsidRPr="000B1922">
        <w:rPr>
          <w:rFonts w:cs="Arial"/>
          <w:color w:val="auto"/>
        </w:rPr>
        <w:t xml:space="preserve">guas de São Pedro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>oferece 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 população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a opção de checar em tempo real a disponib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ilidade de vagas através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de um aplicativo. O projeto p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rte de uma parceria com uma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multinacional de telefonia que usa a </w:t>
      </w:r>
      <w:r w:rsidR="00802777" w:rsidRPr="00EA7F22">
        <w:rPr>
          <w:rFonts w:cs="Arial"/>
          <w:b/>
          <w:color w:val="auto"/>
          <w:spacing w:val="-5"/>
          <w:shd w:val="clear" w:color="auto" w:fill="FFFFFF"/>
        </w:rPr>
        <w:t>pequena estância hid</w:t>
      </w:r>
      <w:r w:rsidR="000B1922" w:rsidRPr="00EA7F22">
        <w:rPr>
          <w:rFonts w:cs="Arial"/>
          <w:b/>
          <w:color w:val="auto"/>
          <w:spacing w:val="-5"/>
          <w:shd w:val="clear" w:color="auto" w:fill="FFFFFF"/>
        </w:rPr>
        <w:t>romineral</w:t>
      </w:r>
      <w:r>
        <w:rPr>
          <w:rFonts w:cs="Arial"/>
          <w:color w:val="auto"/>
          <w:spacing w:val="-5"/>
          <w:shd w:val="clear" w:color="auto" w:fill="FFFFFF"/>
        </w:rPr>
        <w:t>(Que?)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. Além de ser um projeto gratuito para desen</w:t>
      </w:r>
      <w:r w:rsidR="000B1922">
        <w:rPr>
          <w:rFonts w:cs="Arial"/>
          <w:color w:val="auto"/>
          <w:spacing w:val="-5"/>
          <w:shd w:val="clear" w:color="auto" w:fill="FFFFFF"/>
        </w:rPr>
        <w:t>volvimento de novas tecnologias possui um outro caráter com um viés ecológico visando a diminuição de gases sendo lançados na atmosfera através da diminuição de automóveis nas ruas.</w:t>
      </w:r>
    </w:p>
    <w:p w14:paraId="7DE5F9A9" w14:textId="343E03ED" w:rsidR="00EA7F22" w:rsidRPr="00EA7F22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auto"/>
        </w:rPr>
      </w:pPr>
      <w:r>
        <w:rPr>
          <w:rFonts w:cs="Arial"/>
          <w:b/>
          <w:color w:val="auto"/>
        </w:rPr>
        <w:t>Separar em sub tópicos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ronograma de execução da atividades para alcançar o objetivo proposto e resolver o problema.</w:t>
      </w: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lastRenderedPageBreak/>
        <w:t>8 Bibliografia</w:t>
      </w:r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0D05AEC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AUTOMOTIVE BUSINESS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269BDDB9" w:rsidR="00A466A1" w:rsidRDefault="00A466A1" w:rsidP="00A466A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5]</w:t>
      </w:r>
      <w:r>
        <w:rPr>
          <w:rFonts w:ascii="Arial" w:hAnsi="Arial" w:cs="Arial"/>
          <w:noProof/>
          <w:sz w:val="24"/>
          <w:szCs w:val="24"/>
        </w:rPr>
        <w:tab/>
        <w:t>G1, " ESTACIONAMENTO INTELIGENTE NA ESTANCIA TURISTICA DE AGUAS DE SÃO PEDRO</w:t>
      </w:r>
      <w:r w:rsidR="00B20B1B">
        <w:rPr>
          <w:rFonts w:ascii="Arial" w:hAnsi="Arial" w:cs="Arial"/>
          <w:noProof/>
          <w:sz w:val="24"/>
          <w:szCs w:val="24"/>
        </w:rPr>
        <w:t>".</w:t>
      </w:r>
      <w:r>
        <w:rPr>
          <w:rFonts w:ascii="Arial" w:hAnsi="Arial" w:cs="Arial"/>
          <w:noProof/>
          <w:sz w:val="24"/>
          <w:szCs w:val="24"/>
        </w:rPr>
        <w:t xml:space="preserve"> 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18EC39" w14:textId="77777777" w:rsidR="006508E8" w:rsidRDefault="006508E8" w:rsidP="006A27E6">
      <w:pPr>
        <w:spacing w:after="0" w:line="240" w:lineRule="auto"/>
      </w:pPr>
      <w:r>
        <w:separator/>
      </w:r>
    </w:p>
  </w:endnote>
  <w:endnote w:type="continuationSeparator" w:id="0">
    <w:p w14:paraId="56C872CB" w14:textId="77777777" w:rsidR="006508E8" w:rsidRDefault="006508E8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A4189B" w14:textId="77777777" w:rsidR="006508E8" w:rsidRDefault="006508E8" w:rsidP="006A27E6">
      <w:pPr>
        <w:spacing w:after="0" w:line="240" w:lineRule="auto"/>
      </w:pPr>
      <w:r>
        <w:separator/>
      </w:r>
    </w:p>
  </w:footnote>
  <w:footnote w:type="continuationSeparator" w:id="0">
    <w:p w14:paraId="41EABA91" w14:textId="77777777" w:rsidR="006508E8" w:rsidRDefault="006508E8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1" w15:restartNumberingAfterBreak="0">
    <w:nsid w:val="7ACE732F"/>
    <w:multiLevelType w:val="hybridMultilevel"/>
    <w:tmpl w:val="5AECABF0"/>
    <w:lvl w:ilvl="0" w:tplc="04160001">
      <w:start w:val="1"/>
      <w:numFmt w:val="bullet"/>
      <w:lvlText w:val=""/>
      <w:lvlJc w:val="left"/>
      <w:pPr>
        <w:ind w:left="213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85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57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29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501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73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45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717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89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08E8"/>
    <w:rsid w:val="0065333A"/>
    <w:rsid w:val="00686774"/>
    <w:rsid w:val="00693AAC"/>
    <w:rsid w:val="006A27E6"/>
    <w:rsid w:val="006A48A6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2777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833F1"/>
    <w:rsid w:val="008A2C94"/>
    <w:rsid w:val="008D0648"/>
    <w:rsid w:val="008E2C83"/>
    <w:rsid w:val="00912677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466A1"/>
    <w:rsid w:val="00A55CEA"/>
    <w:rsid w:val="00A61B82"/>
    <w:rsid w:val="00A63C5D"/>
    <w:rsid w:val="00A72702"/>
    <w:rsid w:val="00A74E2E"/>
    <w:rsid w:val="00AF1985"/>
    <w:rsid w:val="00B15D59"/>
    <w:rsid w:val="00B20B1B"/>
    <w:rsid w:val="00B439CA"/>
    <w:rsid w:val="00B73B19"/>
    <w:rsid w:val="00BA24EF"/>
    <w:rsid w:val="00C126F0"/>
    <w:rsid w:val="00C86388"/>
    <w:rsid w:val="00C9033A"/>
    <w:rsid w:val="00CA3B62"/>
    <w:rsid w:val="00CE291A"/>
    <w:rsid w:val="00D03F15"/>
    <w:rsid w:val="00D068DB"/>
    <w:rsid w:val="00D1660E"/>
    <w:rsid w:val="00D548AF"/>
    <w:rsid w:val="00D60939"/>
    <w:rsid w:val="00D648A3"/>
    <w:rsid w:val="00DC56C5"/>
    <w:rsid w:val="00DD285C"/>
    <w:rsid w:val="00E11CCA"/>
    <w:rsid w:val="00E4284A"/>
    <w:rsid w:val="00E56ADD"/>
    <w:rsid w:val="00E86549"/>
    <w:rsid w:val="00E87279"/>
    <w:rsid w:val="00EA7F22"/>
    <w:rsid w:val="00EE441E"/>
    <w:rsid w:val="00F012A3"/>
    <w:rsid w:val="00F82FE6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786369F-66A7-4C3F-A2F3-F5B8FBDA1B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5</Pages>
  <Words>704</Words>
  <Characters>3805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4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Luccas Piola</cp:lastModifiedBy>
  <cp:revision>4</cp:revision>
  <dcterms:created xsi:type="dcterms:W3CDTF">2017-09-01T03:21:00Z</dcterms:created>
  <dcterms:modified xsi:type="dcterms:W3CDTF">2017-11-23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